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5CFC99F" w14:textId="77777777" w:rsidR="000C67AB" w:rsidRPr="00D23157" w:rsidRDefault="00C643D4" w:rsidP="000C67AB">
      <w:pPr>
        <w:pStyle w:val="Title"/>
      </w:pPr>
      <w:r w:rsidRPr="00D23157">
        <w:t xml:space="preserve">The Curious Incident of the Dog in the Night-Time </w:t>
      </w:r>
    </w:p>
    <w:p w14:paraId="2F769861" w14:textId="77777777" w:rsidR="000C67AB" w:rsidRPr="00D23157" w:rsidRDefault="00C643D4" w:rsidP="000C67AB">
      <w:pPr>
        <w:pStyle w:val="Title2"/>
      </w:pPr>
      <w:r w:rsidRPr="00D23157">
        <w:t>Name</w:t>
      </w:r>
    </w:p>
    <w:p w14:paraId="73C07CE1" w14:textId="77777777" w:rsidR="000C67AB" w:rsidRPr="00D23157" w:rsidRDefault="00C643D4" w:rsidP="000C67AB">
      <w:pPr>
        <w:pStyle w:val="Title2"/>
      </w:pPr>
      <w:r w:rsidRPr="00D23157">
        <w:t>[Institutional Affiliation(s)]</w:t>
      </w:r>
    </w:p>
    <w:p w14:paraId="3A83B40E" w14:textId="77777777" w:rsidR="000C67AB" w:rsidRPr="00D23157" w:rsidRDefault="00C643D4" w:rsidP="000C67AB">
      <w:pPr>
        <w:pStyle w:val="Title"/>
      </w:pPr>
      <w:r w:rsidRPr="00D23157">
        <w:t>Author Note</w:t>
      </w:r>
    </w:p>
    <w:p w14:paraId="699F61B6" w14:textId="77777777" w:rsidR="000C67AB" w:rsidRPr="00D23157" w:rsidRDefault="000C67AB" w:rsidP="000C67AB">
      <w:pPr>
        <w:rPr>
          <w:color w:val="FF0000"/>
        </w:rPr>
      </w:pPr>
    </w:p>
    <w:p w14:paraId="22748126" w14:textId="77777777" w:rsidR="000C67AB" w:rsidRPr="00D23157" w:rsidRDefault="000C67AB" w:rsidP="000C67AB">
      <w:pPr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</w:p>
    <w:p w14:paraId="6A8B5636" w14:textId="77777777" w:rsidR="000C67AB" w:rsidRPr="00D23157" w:rsidRDefault="000C67AB" w:rsidP="000C67AB">
      <w:pPr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</w:p>
    <w:p w14:paraId="7E77336D" w14:textId="77777777" w:rsidR="000C67AB" w:rsidRPr="00D23157" w:rsidRDefault="000C67AB" w:rsidP="000C67AB">
      <w:pPr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</w:p>
    <w:p w14:paraId="3DFCC652" w14:textId="77777777" w:rsidR="000C67AB" w:rsidRPr="00D23157" w:rsidRDefault="000C67AB" w:rsidP="000C67AB">
      <w:pPr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</w:p>
    <w:p w14:paraId="25511D05" w14:textId="77777777" w:rsidR="000C67AB" w:rsidRPr="00D23157" w:rsidRDefault="000C67AB" w:rsidP="000C67AB">
      <w:pPr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</w:p>
    <w:p w14:paraId="33D30B81" w14:textId="77777777" w:rsidR="000C67AB" w:rsidRPr="00D23157" w:rsidRDefault="000C67AB" w:rsidP="000C67AB">
      <w:pPr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</w:p>
    <w:p w14:paraId="426D20AA" w14:textId="77777777" w:rsidR="000C67AB" w:rsidRPr="00D23157" w:rsidRDefault="000C67AB" w:rsidP="000C67AB">
      <w:pPr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</w:p>
    <w:p w14:paraId="6F8AFA90" w14:textId="77777777" w:rsidR="000C67AB" w:rsidRPr="00D23157" w:rsidRDefault="000C67AB" w:rsidP="000C67AB">
      <w:pPr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</w:p>
    <w:p w14:paraId="41BB5A3A" w14:textId="77777777" w:rsidR="000C67AB" w:rsidRPr="00D23157" w:rsidRDefault="000C67AB" w:rsidP="0074040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B813CE9" w14:textId="77777777" w:rsidR="00182BD9" w:rsidRPr="00D23157" w:rsidRDefault="00C643D4" w:rsidP="00B73AF1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D23157">
        <w:rPr>
          <w:rFonts w:ascii="Times New Roman" w:hAnsi="Times New Roman" w:cs="Times New Roman"/>
          <w:sz w:val="24"/>
          <w:szCs w:val="24"/>
        </w:rPr>
        <w:lastRenderedPageBreak/>
        <w:t xml:space="preserve">The Curious Incident of </w:t>
      </w:r>
      <w:bookmarkStart w:id="0" w:name="_GoBack"/>
      <w:bookmarkEnd w:id="0"/>
      <w:r w:rsidRPr="00D23157">
        <w:rPr>
          <w:rFonts w:ascii="Times New Roman" w:hAnsi="Times New Roman" w:cs="Times New Roman"/>
          <w:sz w:val="24"/>
          <w:szCs w:val="24"/>
        </w:rPr>
        <w:t>the Dog in the Night-Time</w:t>
      </w:r>
    </w:p>
    <w:p w14:paraId="380A8851" w14:textId="3E92B444" w:rsidR="00713BC0" w:rsidRPr="00D23157" w:rsidRDefault="00992182" w:rsidP="00045D31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D23157">
        <w:rPr>
          <w:rFonts w:ascii="Times New Roman" w:hAnsi="Times New Roman" w:cs="Times New Roman"/>
          <w:sz w:val="24"/>
          <w:szCs w:val="24"/>
        </w:rPr>
        <w:t>The story was narrated by Christopher who</w:t>
      </w:r>
      <w:r w:rsidR="00C643D4" w:rsidRPr="00D23157">
        <w:rPr>
          <w:rFonts w:ascii="Times New Roman" w:hAnsi="Times New Roman" w:cs="Times New Roman"/>
          <w:sz w:val="24"/>
          <w:szCs w:val="24"/>
        </w:rPr>
        <w:t xml:space="preserve"> was fifteen years old and had astonishing mathematical skills</w:t>
      </w:r>
      <w:r w:rsidRPr="00D23157">
        <w:rPr>
          <w:rFonts w:ascii="Times New Roman" w:hAnsi="Times New Roman" w:cs="Times New Roman"/>
          <w:sz w:val="24"/>
          <w:szCs w:val="24"/>
        </w:rPr>
        <w:t>.</w:t>
      </w:r>
      <w:r w:rsidR="00C643D4" w:rsidRPr="00D23157">
        <w:rPr>
          <w:rFonts w:ascii="Times New Roman" w:hAnsi="Times New Roman" w:cs="Times New Roman"/>
          <w:sz w:val="24"/>
          <w:szCs w:val="24"/>
        </w:rPr>
        <w:t xml:space="preserve"> </w:t>
      </w:r>
      <w:r w:rsidRPr="00D23157">
        <w:rPr>
          <w:rFonts w:ascii="Times New Roman" w:hAnsi="Times New Roman" w:cs="Times New Roman"/>
          <w:sz w:val="24"/>
          <w:szCs w:val="24"/>
        </w:rPr>
        <w:t>He had certain preferences for</w:t>
      </w:r>
      <w:r w:rsidR="00C643D4" w:rsidRPr="00D23157">
        <w:rPr>
          <w:rFonts w:ascii="Times New Roman" w:hAnsi="Times New Roman" w:cs="Times New Roman"/>
          <w:sz w:val="24"/>
          <w:szCs w:val="24"/>
        </w:rPr>
        <w:t xml:space="preserve"> his life. </w:t>
      </w:r>
      <w:r w:rsidR="000B02D9" w:rsidRPr="00D23157">
        <w:rPr>
          <w:rFonts w:ascii="Times New Roman" w:hAnsi="Times New Roman" w:cs="Times New Roman"/>
          <w:sz w:val="24"/>
          <w:szCs w:val="24"/>
        </w:rPr>
        <w:t>L</w:t>
      </w:r>
      <w:r w:rsidR="00046B28" w:rsidRPr="00D23157">
        <w:rPr>
          <w:rFonts w:ascii="Times New Roman" w:hAnsi="Times New Roman" w:cs="Times New Roman"/>
          <w:sz w:val="24"/>
          <w:szCs w:val="24"/>
        </w:rPr>
        <w:t>ogic</w:t>
      </w:r>
      <w:r w:rsidR="009267AE" w:rsidRPr="00D23157">
        <w:rPr>
          <w:rFonts w:ascii="Times New Roman" w:hAnsi="Times New Roman" w:cs="Times New Roman"/>
          <w:sz w:val="24"/>
          <w:szCs w:val="24"/>
        </w:rPr>
        <w:t xml:space="preserve"> was the key driver of his life and he analyzed every event of his life systematically. </w:t>
      </w:r>
      <w:r w:rsidR="00DA2C12" w:rsidRPr="00D23157">
        <w:rPr>
          <w:rFonts w:ascii="Times New Roman" w:hAnsi="Times New Roman" w:cs="Times New Roman"/>
          <w:sz w:val="24"/>
          <w:szCs w:val="24"/>
        </w:rPr>
        <w:t xml:space="preserve">He </w:t>
      </w:r>
      <w:r w:rsidRPr="00D23157">
        <w:rPr>
          <w:rFonts w:ascii="Times New Roman" w:hAnsi="Times New Roman" w:cs="Times New Roman"/>
          <w:sz w:val="24"/>
          <w:szCs w:val="24"/>
        </w:rPr>
        <w:t>faced problems in social gatherings</w:t>
      </w:r>
      <w:r w:rsidR="00DA2C12" w:rsidRPr="00D23157">
        <w:rPr>
          <w:rFonts w:ascii="Times New Roman" w:hAnsi="Times New Roman" w:cs="Times New Roman"/>
          <w:sz w:val="24"/>
          <w:szCs w:val="24"/>
        </w:rPr>
        <w:t xml:space="preserve">. </w:t>
      </w:r>
      <w:r w:rsidR="000A033F" w:rsidRPr="00D23157">
        <w:rPr>
          <w:rFonts w:ascii="Times New Roman" w:hAnsi="Times New Roman" w:cs="Times New Roman"/>
          <w:sz w:val="24"/>
          <w:szCs w:val="24"/>
        </w:rPr>
        <w:t xml:space="preserve">He was unable to understand the feelings of others </w:t>
      </w:r>
      <w:r w:rsidR="000B02D9" w:rsidRPr="00D23157">
        <w:rPr>
          <w:rFonts w:ascii="Times New Roman" w:hAnsi="Times New Roman" w:cs="Times New Roman"/>
          <w:sz w:val="24"/>
          <w:szCs w:val="24"/>
        </w:rPr>
        <w:t>which</w:t>
      </w:r>
      <w:r w:rsidR="000A033F" w:rsidRPr="00D23157">
        <w:rPr>
          <w:rFonts w:ascii="Times New Roman" w:hAnsi="Times New Roman" w:cs="Times New Roman"/>
          <w:sz w:val="24"/>
          <w:szCs w:val="24"/>
        </w:rPr>
        <w:t xml:space="preserve"> made it difficult for him to have good social links. He could not read the facial expressions of other</w:t>
      </w:r>
      <w:r w:rsidR="000B02D9" w:rsidRPr="00D23157">
        <w:rPr>
          <w:rFonts w:ascii="Times New Roman" w:hAnsi="Times New Roman" w:cs="Times New Roman"/>
          <w:sz w:val="24"/>
          <w:szCs w:val="24"/>
        </w:rPr>
        <w:t>s</w:t>
      </w:r>
      <w:r w:rsidR="000A033F" w:rsidRPr="00D23157">
        <w:rPr>
          <w:rFonts w:ascii="Times New Roman" w:hAnsi="Times New Roman" w:cs="Times New Roman"/>
          <w:sz w:val="24"/>
          <w:szCs w:val="24"/>
        </w:rPr>
        <w:t xml:space="preserve"> and therefore</w:t>
      </w:r>
      <w:r w:rsidR="000B02D9" w:rsidRPr="00D23157">
        <w:rPr>
          <w:rFonts w:ascii="Times New Roman" w:hAnsi="Times New Roman" w:cs="Times New Roman"/>
          <w:sz w:val="24"/>
          <w:szCs w:val="24"/>
        </w:rPr>
        <w:t>,</w:t>
      </w:r>
      <w:r w:rsidR="000A033F" w:rsidRPr="00D23157">
        <w:rPr>
          <w:rFonts w:ascii="Times New Roman" w:hAnsi="Times New Roman" w:cs="Times New Roman"/>
          <w:sz w:val="24"/>
          <w:szCs w:val="24"/>
        </w:rPr>
        <w:t xml:space="preserve"> was unable to understa</w:t>
      </w:r>
      <w:r w:rsidRPr="00D23157">
        <w:rPr>
          <w:rFonts w:ascii="Times New Roman" w:hAnsi="Times New Roman" w:cs="Times New Roman"/>
          <w:sz w:val="24"/>
          <w:szCs w:val="24"/>
        </w:rPr>
        <w:t>nd the behavior</w:t>
      </w:r>
      <w:r w:rsidR="000A033F" w:rsidRPr="00D23157">
        <w:rPr>
          <w:rFonts w:ascii="Times New Roman" w:hAnsi="Times New Roman" w:cs="Times New Roman"/>
          <w:sz w:val="24"/>
          <w:szCs w:val="24"/>
        </w:rPr>
        <w:t xml:space="preserve"> of others by their body language. He was unable to empathize people around him. </w:t>
      </w:r>
      <w:r w:rsidR="005752DB" w:rsidRPr="00D23157">
        <w:rPr>
          <w:rFonts w:ascii="Times New Roman" w:hAnsi="Times New Roman" w:cs="Times New Roman"/>
          <w:sz w:val="24"/>
          <w:szCs w:val="24"/>
        </w:rPr>
        <w:t xml:space="preserve">He had an extraordinary memory </w:t>
      </w:r>
      <w:r w:rsidR="000B02D9" w:rsidRPr="00D23157">
        <w:rPr>
          <w:rFonts w:ascii="Times New Roman" w:hAnsi="Times New Roman" w:cs="Times New Roman"/>
          <w:sz w:val="24"/>
          <w:szCs w:val="24"/>
        </w:rPr>
        <w:t>and could</w:t>
      </w:r>
      <w:r w:rsidR="005752DB" w:rsidRPr="00D23157">
        <w:rPr>
          <w:rFonts w:ascii="Times New Roman" w:hAnsi="Times New Roman" w:cs="Times New Roman"/>
          <w:sz w:val="24"/>
          <w:szCs w:val="24"/>
        </w:rPr>
        <w:t xml:space="preserve"> recall any event with surprising details.</w:t>
      </w:r>
    </w:p>
    <w:p w14:paraId="071C64D2" w14:textId="6779AB35" w:rsidR="005752DB" w:rsidRPr="00D23157" w:rsidRDefault="00C643D4" w:rsidP="00045D31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D23157">
        <w:rPr>
          <w:rFonts w:ascii="Times New Roman" w:hAnsi="Times New Roman" w:cs="Times New Roman"/>
          <w:sz w:val="24"/>
          <w:szCs w:val="24"/>
        </w:rPr>
        <w:t>Christopher's life</w:t>
      </w:r>
      <w:r w:rsidR="000B02D9" w:rsidRPr="00D23157">
        <w:rPr>
          <w:rFonts w:ascii="Times New Roman" w:hAnsi="Times New Roman" w:cs="Times New Roman"/>
          <w:sz w:val="24"/>
          <w:szCs w:val="24"/>
        </w:rPr>
        <w:t>’s</w:t>
      </w:r>
      <w:r w:rsidRPr="00D23157">
        <w:rPr>
          <w:rFonts w:ascii="Times New Roman" w:hAnsi="Times New Roman" w:cs="Times New Roman"/>
          <w:sz w:val="24"/>
          <w:szCs w:val="24"/>
        </w:rPr>
        <w:t xml:space="preserve"> objective was to become an independent individual and he wanted to figure out his role in this world. But his inability to understand the emotions of others </w:t>
      </w:r>
      <w:r w:rsidR="000B02D9" w:rsidRPr="00D23157">
        <w:rPr>
          <w:rFonts w:ascii="Times New Roman" w:hAnsi="Times New Roman" w:cs="Times New Roman"/>
          <w:sz w:val="24"/>
          <w:szCs w:val="24"/>
        </w:rPr>
        <w:t xml:space="preserve">was a </w:t>
      </w:r>
      <w:r w:rsidRPr="00D23157">
        <w:rPr>
          <w:rFonts w:ascii="Times New Roman" w:hAnsi="Times New Roman" w:cs="Times New Roman"/>
          <w:sz w:val="24"/>
          <w:szCs w:val="24"/>
        </w:rPr>
        <w:t>hurdle</w:t>
      </w:r>
      <w:r w:rsidR="000B02D9" w:rsidRPr="00D23157">
        <w:rPr>
          <w:rFonts w:ascii="Times New Roman" w:hAnsi="Times New Roman" w:cs="Times New Roman"/>
          <w:sz w:val="24"/>
          <w:szCs w:val="24"/>
        </w:rPr>
        <w:t xml:space="preserve"> in achieving</w:t>
      </w:r>
      <w:r w:rsidRPr="00D23157">
        <w:rPr>
          <w:rFonts w:ascii="Times New Roman" w:hAnsi="Times New Roman" w:cs="Times New Roman"/>
          <w:sz w:val="24"/>
          <w:szCs w:val="24"/>
        </w:rPr>
        <w:t xml:space="preserve"> his goals. He found it difficult to adjust to new and unfamiliar environments. He was also unable to </w:t>
      </w:r>
      <w:r w:rsidR="00DA4E8F" w:rsidRPr="00D23157">
        <w:rPr>
          <w:rFonts w:ascii="Times New Roman" w:hAnsi="Times New Roman" w:cs="Times New Roman"/>
          <w:sz w:val="24"/>
          <w:szCs w:val="24"/>
        </w:rPr>
        <w:t>make quick decisions on the basi</w:t>
      </w:r>
      <w:r w:rsidRPr="00D23157">
        <w:rPr>
          <w:rFonts w:ascii="Times New Roman" w:hAnsi="Times New Roman" w:cs="Times New Roman"/>
          <w:sz w:val="24"/>
          <w:szCs w:val="24"/>
        </w:rPr>
        <w:t xml:space="preserve">s of new information. He took a lot of time to analyze the changed conditions and circumstances. He wanted to become a self-regulating person but his lack of confidence made it difficult for him. </w:t>
      </w:r>
      <w:r w:rsidR="00326C09" w:rsidRPr="00D23157">
        <w:rPr>
          <w:rFonts w:ascii="Times New Roman" w:hAnsi="Times New Roman" w:cs="Times New Roman"/>
          <w:sz w:val="24"/>
          <w:szCs w:val="24"/>
        </w:rPr>
        <w:t>Christopher was used to</w:t>
      </w:r>
      <w:r w:rsidR="00DA4E8F" w:rsidRPr="00D23157">
        <w:rPr>
          <w:rFonts w:ascii="Times New Roman" w:hAnsi="Times New Roman" w:cs="Times New Roman"/>
          <w:sz w:val="24"/>
          <w:szCs w:val="24"/>
        </w:rPr>
        <w:t xml:space="preserve"> living a very disciplined and</w:t>
      </w:r>
      <w:r w:rsidR="00326C09" w:rsidRPr="00D23157">
        <w:rPr>
          <w:rFonts w:ascii="Times New Roman" w:hAnsi="Times New Roman" w:cs="Times New Roman"/>
          <w:sz w:val="24"/>
          <w:szCs w:val="24"/>
        </w:rPr>
        <w:t xml:space="preserve"> organized life which depicted his scientific mindset. He hated disorders and new things in his life</w:t>
      </w:r>
      <w:r w:rsidR="00992182" w:rsidRPr="00D23157">
        <w:rPr>
          <w:rFonts w:ascii="Times New Roman" w:hAnsi="Times New Roman" w:cs="Times New Roman"/>
          <w:sz w:val="24"/>
          <w:szCs w:val="24"/>
        </w:rPr>
        <w:t>. But he had</w:t>
      </w:r>
      <w:r w:rsidR="00326C09" w:rsidRPr="00D23157">
        <w:rPr>
          <w:rFonts w:ascii="Times New Roman" w:hAnsi="Times New Roman" w:cs="Times New Roman"/>
          <w:sz w:val="24"/>
          <w:szCs w:val="24"/>
        </w:rPr>
        <w:t xml:space="preserve"> </w:t>
      </w:r>
      <w:r w:rsidR="00992182" w:rsidRPr="00D23157">
        <w:rPr>
          <w:rFonts w:ascii="Times New Roman" w:hAnsi="Times New Roman" w:cs="Times New Roman"/>
          <w:sz w:val="24"/>
          <w:szCs w:val="24"/>
        </w:rPr>
        <w:t xml:space="preserve">to </w:t>
      </w:r>
      <w:r w:rsidR="00326C09" w:rsidRPr="00D23157">
        <w:rPr>
          <w:rFonts w:ascii="Times New Roman" w:hAnsi="Times New Roman" w:cs="Times New Roman"/>
          <w:sz w:val="24"/>
          <w:szCs w:val="24"/>
        </w:rPr>
        <w:t>face</w:t>
      </w:r>
      <w:r w:rsidR="00992182" w:rsidRPr="00D23157">
        <w:rPr>
          <w:rFonts w:ascii="Times New Roman" w:hAnsi="Times New Roman" w:cs="Times New Roman"/>
          <w:sz w:val="24"/>
          <w:szCs w:val="24"/>
        </w:rPr>
        <w:t xml:space="preserve"> many unexpected events in his life.</w:t>
      </w:r>
      <w:r w:rsidR="00326C09" w:rsidRPr="00D23157">
        <w:rPr>
          <w:rFonts w:ascii="Times New Roman" w:hAnsi="Times New Roman" w:cs="Times New Roman"/>
          <w:sz w:val="24"/>
          <w:szCs w:val="24"/>
        </w:rPr>
        <w:t xml:space="preserve"> </w:t>
      </w:r>
      <w:r w:rsidR="00845334" w:rsidRPr="00D23157">
        <w:rPr>
          <w:rFonts w:ascii="Times New Roman" w:hAnsi="Times New Roman" w:cs="Times New Roman"/>
          <w:sz w:val="24"/>
          <w:szCs w:val="24"/>
        </w:rPr>
        <w:t xml:space="preserve">These unwanted events of his life became a source of his </w:t>
      </w:r>
      <w:r w:rsidR="00DA4E8F" w:rsidRPr="00D23157">
        <w:rPr>
          <w:rFonts w:ascii="Times New Roman" w:hAnsi="Times New Roman" w:cs="Times New Roman"/>
          <w:sz w:val="24"/>
          <w:szCs w:val="24"/>
        </w:rPr>
        <w:t>fulfilment</w:t>
      </w:r>
      <w:r w:rsidR="00845334" w:rsidRPr="00D23157">
        <w:rPr>
          <w:rFonts w:ascii="Times New Roman" w:hAnsi="Times New Roman" w:cs="Times New Roman"/>
          <w:sz w:val="24"/>
          <w:szCs w:val="24"/>
        </w:rPr>
        <w:t>.</w:t>
      </w:r>
    </w:p>
    <w:p w14:paraId="67547426" w14:textId="415B0417" w:rsidR="00603C77" w:rsidRPr="00D23157" w:rsidRDefault="00C643D4" w:rsidP="00045D31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D23157">
        <w:rPr>
          <w:rFonts w:ascii="Times New Roman" w:hAnsi="Times New Roman" w:cs="Times New Roman"/>
          <w:sz w:val="24"/>
          <w:szCs w:val="24"/>
        </w:rPr>
        <w:t xml:space="preserve">The investigation of the </w:t>
      </w:r>
      <w:r w:rsidR="00DA4E8F" w:rsidRPr="00D23157">
        <w:rPr>
          <w:rFonts w:ascii="Times New Roman" w:hAnsi="Times New Roman" w:cs="Times New Roman"/>
          <w:sz w:val="24"/>
          <w:szCs w:val="24"/>
        </w:rPr>
        <w:t>neighbor’s dead poodle brought</w:t>
      </w:r>
      <w:r w:rsidRPr="00D23157">
        <w:rPr>
          <w:rFonts w:ascii="Times New Roman" w:hAnsi="Times New Roman" w:cs="Times New Roman"/>
          <w:sz w:val="24"/>
          <w:szCs w:val="24"/>
        </w:rPr>
        <w:t xml:space="preserve"> many changes in the life of Cristopher. </w:t>
      </w:r>
      <w:r w:rsidR="007D0BC4" w:rsidRPr="00D23157">
        <w:rPr>
          <w:rFonts w:ascii="Times New Roman" w:hAnsi="Times New Roman" w:cs="Times New Roman"/>
          <w:sz w:val="24"/>
          <w:szCs w:val="24"/>
        </w:rPr>
        <w:t>He met</w:t>
      </w:r>
      <w:r w:rsidR="00E42168" w:rsidRPr="00D23157">
        <w:rPr>
          <w:rFonts w:ascii="Times New Roman" w:hAnsi="Times New Roman" w:cs="Times New Roman"/>
          <w:sz w:val="24"/>
          <w:szCs w:val="24"/>
        </w:rPr>
        <w:t xml:space="preserve"> different persons to investigate the murder of poo</w:t>
      </w:r>
      <w:r w:rsidR="007D0BC4" w:rsidRPr="00D23157">
        <w:rPr>
          <w:rFonts w:ascii="Times New Roman" w:hAnsi="Times New Roman" w:cs="Times New Roman"/>
          <w:sz w:val="24"/>
          <w:szCs w:val="24"/>
        </w:rPr>
        <w:t>dle which</w:t>
      </w:r>
      <w:r w:rsidR="00E42168" w:rsidRPr="00D23157">
        <w:rPr>
          <w:rFonts w:ascii="Times New Roman" w:hAnsi="Times New Roman" w:cs="Times New Roman"/>
          <w:sz w:val="24"/>
          <w:szCs w:val="24"/>
        </w:rPr>
        <w:t xml:space="preserve"> increased his social abilities a little bit. </w:t>
      </w:r>
      <w:r w:rsidR="001040EE" w:rsidRPr="00D23157">
        <w:rPr>
          <w:rFonts w:ascii="Times New Roman" w:hAnsi="Times New Roman" w:cs="Times New Roman"/>
          <w:sz w:val="24"/>
          <w:szCs w:val="24"/>
        </w:rPr>
        <w:t>But this investigation gave him a lot of confidence</w:t>
      </w:r>
      <w:r w:rsidR="00B658CF" w:rsidRPr="00D23157">
        <w:rPr>
          <w:rFonts w:ascii="Times New Roman" w:hAnsi="Times New Roman" w:cs="Times New Roman"/>
          <w:sz w:val="24"/>
          <w:szCs w:val="24"/>
        </w:rPr>
        <w:t xml:space="preserve"> that was the first step towards his dream. His investigation of Wellington’s murder revealed many secrets about the relationship of his parents and his behavior became a little bit aggressive towards his father.</w:t>
      </w:r>
    </w:p>
    <w:p w14:paraId="2DF8C7EC" w14:textId="596F88ED" w:rsidR="000E2C2F" w:rsidRPr="00D23157" w:rsidRDefault="00CD4AEF" w:rsidP="00045D31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D23157">
        <w:rPr>
          <w:rFonts w:ascii="Times New Roman" w:hAnsi="Times New Roman" w:cs="Times New Roman"/>
          <w:sz w:val="24"/>
          <w:szCs w:val="24"/>
        </w:rPr>
        <w:lastRenderedPageBreak/>
        <w:t>His father</w:t>
      </w:r>
      <w:r w:rsidR="00C643D4" w:rsidRPr="00D23157">
        <w:rPr>
          <w:rFonts w:ascii="Times New Roman" w:hAnsi="Times New Roman" w:cs="Times New Roman"/>
          <w:sz w:val="24"/>
          <w:szCs w:val="24"/>
        </w:rPr>
        <w:t xml:space="preserve"> told him that her mother was died due to a heart attack</w:t>
      </w:r>
      <w:r w:rsidR="00B1505B" w:rsidRPr="00D23157">
        <w:rPr>
          <w:rFonts w:ascii="Times New Roman" w:hAnsi="Times New Roman" w:cs="Times New Roman"/>
          <w:sz w:val="24"/>
          <w:szCs w:val="24"/>
        </w:rPr>
        <w:t xml:space="preserve">. </w:t>
      </w:r>
      <w:r w:rsidR="00DE3988" w:rsidRPr="00D23157">
        <w:rPr>
          <w:rFonts w:ascii="Times New Roman" w:hAnsi="Times New Roman" w:cs="Times New Roman"/>
          <w:sz w:val="24"/>
          <w:szCs w:val="24"/>
        </w:rPr>
        <w:t xml:space="preserve">Late on he came to know </w:t>
      </w:r>
      <w:r w:rsidRPr="00D23157">
        <w:rPr>
          <w:rFonts w:ascii="Times New Roman" w:hAnsi="Times New Roman" w:cs="Times New Roman"/>
          <w:sz w:val="24"/>
          <w:szCs w:val="24"/>
        </w:rPr>
        <w:t>that his</w:t>
      </w:r>
      <w:r w:rsidR="00DE3988" w:rsidRPr="00D23157">
        <w:rPr>
          <w:rFonts w:ascii="Times New Roman" w:hAnsi="Times New Roman" w:cs="Times New Roman"/>
          <w:sz w:val="24"/>
          <w:szCs w:val="24"/>
        </w:rPr>
        <w:t xml:space="preserve"> mother was alive.</w:t>
      </w:r>
      <w:r w:rsidR="004F0006" w:rsidRPr="00D23157">
        <w:rPr>
          <w:rFonts w:ascii="Times New Roman" w:hAnsi="Times New Roman" w:cs="Times New Roman"/>
          <w:sz w:val="24"/>
          <w:szCs w:val="24"/>
        </w:rPr>
        <w:t xml:space="preserve"> He expressed in the novel as </w:t>
      </w:r>
      <w:r w:rsidR="004F0006" w:rsidRPr="00D23157">
        <w:rPr>
          <w:rFonts w:ascii="Times New Roman" w:hAnsi="Times New Roman" w:cs="Times New Roman"/>
          <w:bCs/>
          <w:color w:val="333333"/>
          <w:sz w:val="24"/>
          <w:szCs w:val="24"/>
          <w:shd w:val="clear" w:color="auto" w:fill="FFFFFF"/>
        </w:rPr>
        <w:t>“Mother had not had a heart attack. Mother had not died. Mother had been alive all the time. And Father had lied about this.</w:t>
      </w:r>
      <w:r w:rsidR="0074040C" w:rsidRPr="00D23157">
        <w:rPr>
          <w:rFonts w:ascii="Times New Roman" w:hAnsi="Times New Roman" w:cs="Times New Roman"/>
          <w:bCs/>
          <w:color w:val="333333"/>
          <w:sz w:val="24"/>
          <w:szCs w:val="24"/>
          <w:shd w:val="clear" w:color="auto" w:fill="FFFFFF"/>
        </w:rPr>
        <w:t>”</w:t>
      </w:r>
      <w:r w:rsidR="004F0006" w:rsidRPr="00D23157">
        <w:rPr>
          <w:rFonts w:ascii="Times New Roman" w:hAnsi="Times New Roman" w:cs="Times New Roman"/>
          <w:bCs/>
          <w:color w:val="333333"/>
          <w:sz w:val="24"/>
          <w:szCs w:val="24"/>
          <w:shd w:val="clear" w:color="auto" w:fill="FFFFFF"/>
        </w:rPr>
        <w:t xml:space="preserve"> </w:t>
      </w:r>
      <w:r w:rsidR="004F0006" w:rsidRPr="00D23157">
        <w:rPr>
          <w:rFonts w:ascii="Times New Roman" w:hAnsi="Times New Roman" w:cs="Times New Roman"/>
          <w:bCs/>
          <w:color w:val="333333"/>
          <w:sz w:val="24"/>
          <w:szCs w:val="24"/>
          <w:shd w:val="clear" w:color="auto" w:fill="FFFFFF"/>
        </w:rPr>
        <w:fldChar w:fldCharType="begin"/>
      </w:r>
      <w:r w:rsidR="004F0006" w:rsidRPr="00D23157">
        <w:rPr>
          <w:rFonts w:ascii="Times New Roman" w:hAnsi="Times New Roman" w:cs="Times New Roman"/>
          <w:bCs/>
          <w:color w:val="333333"/>
          <w:sz w:val="24"/>
          <w:szCs w:val="24"/>
          <w:shd w:val="clear" w:color="auto" w:fill="FFFFFF"/>
        </w:rPr>
        <w:instrText xml:space="preserve"> ADDIN ZOTERO_ITEM CSL_CITATION {"citationID":"btlgUcSv","properties":{"formattedCitation":"(Haddon, 2003b)","plainCitation":"(Haddon, 2003b)","noteIndex":0},"citationItems":[{"id":1190,"uris":["http://zotero.org/users/local/s8f0QVnP/items/F5GXLHLS"],"uri":["http://zotero.org/users/local/s8f0QVnP/items/F5GXLHLS"],"itemData":{"id":1190,"type":"chapter","container-title":"The Curious Incident of the dog in the night time","edition":"First Edition","event-place":"London, UK","publisher":"Jonathan Cape","publisher-place":"London, UK","title":"Page 112","author":[{"family":"Haddon","given":"Mark"}],"issued":{"date-parts":[["2003",7,31]]}}}],"schema":"https://github.com/citation-style-language/schema/raw/master/csl-citation.json"} </w:instrText>
      </w:r>
      <w:r w:rsidR="004F0006" w:rsidRPr="00D23157">
        <w:rPr>
          <w:rFonts w:ascii="Times New Roman" w:hAnsi="Times New Roman" w:cs="Times New Roman"/>
          <w:bCs/>
          <w:color w:val="333333"/>
          <w:sz w:val="24"/>
          <w:szCs w:val="24"/>
          <w:shd w:val="clear" w:color="auto" w:fill="FFFFFF"/>
        </w:rPr>
        <w:fldChar w:fldCharType="separate"/>
      </w:r>
      <w:r w:rsidR="0074040C" w:rsidRPr="00D23157">
        <w:rPr>
          <w:rFonts w:ascii="Times New Roman" w:hAnsi="Times New Roman" w:cs="Times New Roman"/>
          <w:sz w:val="24"/>
          <w:szCs w:val="24"/>
        </w:rPr>
        <w:t>(Haddon, 2003a</w:t>
      </w:r>
      <w:r w:rsidR="004F0006" w:rsidRPr="00D23157">
        <w:rPr>
          <w:rFonts w:ascii="Times New Roman" w:hAnsi="Times New Roman" w:cs="Times New Roman"/>
          <w:sz w:val="24"/>
          <w:szCs w:val="24"/>
        </w:rPr>
        <w:t>)</w:t>
      </w:r>
      <w:r w:rsidR="004F0006" w:rsidRPr="00D23157">
        <w:rPr>
          <w:rFonts w:ascii="Times New Roman" w:hAnsi="Times New Roman" w:cs="Times New Roman"/>
          <w:bCs/>
          <w:color w:val="333333"/>
          <w:sz w:val="24"/>
          <w:szCs w:val="24"/>
          <w:shd w:val="clear" w:color="auto" w:fill="FFFFFF"/>
        </w:rPr>
        <w:fldChar w:fldCharType="end"/>
      </w:r>
      <w:r w:rsidR="0074040C" w:rsidRPr="00D23157">
        <w:rPr>
          <w:rFonts w:ascii="Times New Roman" w:hAnsi="Times New Roman" w:cs="Times New Roman"/>
          <w:bCs/>
          <w:color w:val="333333"/>
          <w:sz w:val="24"/>
          <w:szCs w:val="24"/>
          <w:shd w:val="clear" w:color="auto" w:fill="FFFFFF"/>
        </w:rPr>
        <w:t>.</w:t>
      </w:r>
      <w:r w:rsidR="00DE3988" w:rsidRPr="00D23157">
        <w:rPr>
          <w:rFonts w:ascii="Times New Roman" w:hAnsi="Times New Roman" w:cs="Times New Roman"/>
          <w:sz w:val="24"/>
          <w:szCs w:val="24"/>
        </w:rPr>
        <w:t xml:space="preserve"> He also found that his father had an affair with Mrs. Shears. </w:t>
      </w:r>
      <w:r w:rsidR="00494346" w:rsidRPr="00D23157">
        <w:rPr>
          <w:rFonts w:ascii="Times New Roman" w:hAnsi="Times New Roman" w:cs="Times New Roman"/>
          <w:sz w:val="24"/>
          <w:szCs w:val="24"/>
        </w:rPr>
        <w:t xml:space="preserve">The revelation of this reality made him angry with his father. </w:t>
      </w:r>
      <w:r w:rsidR="00810A77" w:rsidRPr="00D23157">
        <w:rPr>
          <w:rFonts w:ascii="Times New Roman" w:hAnsi="Times New Roman" w:cs="Times New Roman"/>
          <w:sz w:val="24"/>
          <w:szCs w:val="24"/>
        </w:rPr>
        <w:t xml:space="preserve">He considered his father as a liar and lost his trust in his father. </w:t>
      </w:r>
      <w:r w:rsidR="000D62BC" w:rsidRPr="00D23157">
        <w:rPr>
          <w:rFonts w:ascii="Times New Roman" w:hAnsi="Times New Roman" w:cs="Times New Roman"/>
          <w:sz w:val="24"/>
          <w:szCs w:val="24"/>
        </w:rPr>
        <w:t xml:space="preserve">He often disobeyed his father to show his anger. </w:t>
      </w:r>
      <w:r w:rsidR="00E25A7A" w:rsidRPr="00D23157">
        <w:rPr>
          <w:rFonts w:ascii="Times New Roman" w:hAnsi="Times New Roman" w:cs="Times New Roman"/>
          <w:sz w:val="24"/>
          <w:szCs w:val="24"/>
        </w:rPr>
        <w:t xml:space="preserve">This event changed Christopher's views about life. </w:t>
      </w:r>
      <w:r w:rsidRPr="00D23157">
        <w:rPr>
          <w:rFonts w:ascii="Times New Roman" w:hAnsi="Times New Roman" w:cs="Times New Roman"/>
          <w:sz w:val="24"/>
          <w:szCs w:val="24"/>
        </w:rPr>
        <w:t>He was out of his comfort zone and it</w:t>
      </w:r>
      <w:r w:rsidR="00DA394F" w:rsidRPr="00D23157">
        <w:rPr>
          <w:rFonts w:ascii="Times New Roman" w:hAnsi="Times New Roman" w:cs="Times New Roman"/>
          <w:sz w:val="24"/>
          <w:szCs w:val="24"/>
        </w:rPr>
        <w:t xml:space="preserve"> helped him to become an independent individual. </w:t>
      </w:r>
      <w:r w:rsidR="00D439A2" w:rsidRPr="00D23157">
        <w:rPr>
          <w:rFonts w:ascii="Times New Roman" w:hAnsi="Times New Roman" w:cs="Times New Roman"/>
          <w:sz w:val="24"/>
          <w:szCs w:val="24"/>
        </w:rPr>
        <w:t xml:space="preserve">This event made him </w:t>
      </w:r>
      <w:r w:rsidR="00982BE0" w:rsidRPr="00D23157">
        <w:rPr>
          <w:rFonts w:ascii="Times New Roman" w:hAnsi="Times New Roman" w:cs="Times New Roman"/>
          <w:sz w:val="24"/>
          <w:szCs w:val="24"/>
        </w:rPr>
        <w:t>rebuild</w:t>
      </w:r>
      <w:r w:rsidR="00D439A2" w:rsidRPr="00D23157">
        <w:rPr>
          <w:rFonts w:ascii="Times New Roman" w:hAnsi="Times New Roman" w:cs="Times New Roman"/>
          <w:sz w:val="24"/>
          <w:szCs w:val="24"/>
        </w:rPr>
        <w:t xml:space="preserve"> his expectations from others and he tried to become more moderate in his expectations. </w:t>
      </w:r>
    </w:p>
    <w:p w14:paraId="3C1A74B6" w14:textId="2994B9F3" w:rsidR="00982BE0" w:rsidRPr="00D23157" w:rsidRDefault="00C643D4" w:rsidP="00045D31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D23157">
        <w:rPr>
          <w:rFonts w:ascii="Times New Roman" w:hAnsi="Times New Roman" w:cs="Times New Roman"/>
          <w:sz w:val="24"/>
          <w:szCs w:val="24"/>
        </w:rPr>
        <w:t>He also passed the A-Level test of mathematics which enabled him to get admission in a university.</w:t>
      </w:r>
      <w:r w:rsidR="003B2F6F" w:rsidRPr="00D23157">
        <w:rPr>
          <w:rFonts w:ascii="Times New Roman" w:hAnsi="Times New Roman" w:cs="Times New Roman"/>
          <w:sz w:val="24"/>
          <w:szCs w:val="24"/>
        </w:rPr>
        <w:t xml:space="preserve"> As his ambitions noted in the novel </w:t>
      </w:r>
      <w:r w:rsidR="00241D17" w:rsidRPr="00D23157">
        <w:rPr>
          <w:rFonts w:ascii="Times New Roman" w:hAnsi="Times New Roman" w:cs="Times New Roman"/>
          <w:bCs/>
          <w:color w:val="333333"/>
          <w:sz w:val="24"/>
          <w:szCs w:val="24"/>
          <w:shd w:val="clear" w:color="auto" w:fill="FFFFFF"/>
        </w:rPr>
        <w:t>"I am going to prove that I a</w:t>
      </w:r>
      <w:r w:rsidR="003B2F6F" w:rsidRPr="00D23157">
        <w:rPr>
          <w:rFonts w:ascii="Times New Roman" w:hAnsi="Times New Roman" w:cs="Times New Roman"/>
          <w:bCs/>
          <w:color w:val="333333"/>
          <w:sz w:val="24"/>
          <w:szCs w:val="24"/>
          <w:shd w:val="clear" w:color="auto" w:fill="FFFFFF"/>
        </w:rPr>
        <w:t>m not stupid. Next month I'm going to take my A level in maths and I'm going to get an A grade.</w:t>
      </w:r>
      <w:r w:rsidR="00885DDD" w:rsidRPr="00D23157">
        <w:rPr>
          <w:rFonts w:ascii="Times New Roman" w:hAnsi="Times New Roman" w:cs="Times New Roman"/>
          <w:bCs/>
          <w:color w:val="333333"/>
          <w:sz w:val="24"/>
          <w:szCs w:val="24"/>
          <w:shd w:val="clear" w:color="auto" w:fill="FFFFFF"/>
        </w:rPr>
        <w:t>”</w:t>
      </w:r>
      <w:r w:rsidR="003B2F6F" w:rsidRPr="00D23157">
        <w:rPr>
          <w:rFonts w:ascii="Times New Roman" w:hAnsi="Times New Roman" w:cs="Times New Roman"/>
          <w:bCs/>
          <w:color w:val="333333"/>
          <w:sz w:val="24"/>
          <w:szCs w:val="24"/>
          <w:shd w:val="clear" w:color="auto" w:fill="FFFFFF"/>
        </w:rPr>
        <w:t xml:space="preserve"> </w:t>
      </w:r>
      <w:r w:rsidR="003B2F6F" w:rsidRPr="00D23157">
        <w:rPr>
          <w:rFonts w:ascii="Times New Roman" w:hAnsi="Times New Roman" w:cs="Times New Roman"/>
          <w:bCs/>
          <w:color w:val="333333"/>
          <w:sz w:val="24"/>
          <w:szCs w:val="24"/>
          <w:shd w:val="clear" w:color="auto" w:fill="FFFFFF"/>
        </w:rPr>
        <w:fldChar w:fldCharType="begin"/>
      </w:r>
      <w:r w:rsidR="004F0006" w:rsidRPr="00D23157">
        <w:rPr>
          <w:rFonts w:ascii="Times New Roman" w:hAnsi="Times New Roman" w:cs="Times New Roman"/>
          <w:bCs/>
          <w:color w:val="333333"/>
          <w:sz w:val="24"/>
          <w:szCs w:val="24"/>
          <w:shd w:val="clear" w:color="auto" w:fill="FFFFFF"/>
        </w:rPr>
        <w:instrText xml:space="preserve"> ADDIN ZOTERO_ITEM CSL_CITATION {"citationID":"6h09sC5B","properties":{"formattedCitation":"(Haddon, 2003a)","plainCitation":"(Haddon, 2003a)","noteIndex":0},"citationItems":[{"id":1189,"uris":["http://zotero.org/users/local/s8f0QVnP/items/KLTPTA2H"],"uri":["http://zotero.org/users/local/s8f0QVnP/items/KLTPTA2H"],"itemData":{"id":1189,"type":"chapter","container-title":"The Curious Incident of the dog in the night time","edition":"First Edition","event-place":"London, UK","language":"English","page":"226","publisher":"Jonathan Cape","publisher-place":"London, UK","title":"Page 44","author":[{"family":"Haddon","given":"Mark"}],"issued":{"date-parts":[["2003",7,31]]}}}],"schema":"https://github.com/citation-style-language/schema/raw/master/csl-citation.json"} </w:instrText>
      </w:r>
      <w:r w:rsidR="003B2F6F" w:rsidRPr="00D23157">
        <w:rPr>
          <w:rFonts w:ascii="Times New Roman" w:hAnsi="Times New Roman" w:cs="Times New Roman"/>
          <w:bCs/>
          <w:color w:val="333333"/>
          <w:sz w:val="24"/>
          <w:szCs w:val="24"/>
          <w:shd w:val="clear" w:color="auto" w:fill="FFFFFF"/>
        </w:rPr>
        <w:fldChar w:fldCharType="separate"/>
      </w:r>
      <w:r w:rsidR="0074040C" w:rsidRPr="00D23157">
        <w:rPr>
          <w:rFonts w:ascii="Times New Roman" w:hAnsi="Times New Roman" w:cs="Times New Roman"/>
          <w:sz w:val="24"/>
          <w:szCs w:val="24"/>
        </w:rPr>
        <w:t>(Haddon, 2003b</w:t>
      </w:r>
      <w:r w:rsidR="004F0006" w:rsidRPr="00D23157">
        <w:rPr>
          <w:rFonts w:ascii="Times New Roman" w:hAnsi="Times New Roman" w:cs="Times New Roman"/>
          <w:sz w:val="24"/>
          <w:szCs w:val="24"/>
        </w:rPr>
        <w:t>)</w:t>
      </w:r>
      <w:r w:rsidR="003B2F6F" w:rsidRPr="00D23157">
        <w:rPr>
          <w:rFonts w:ascii="Times New Roman" w:hAnsi="Times New Roman" w:cs="Times New Roman"/>
          <w:bCs/>
          <w:color w:val="333333"/>
          <w:sz w:val="24"/>
          <w:szCs w:val="24"/>
          <w:shd w:val="clear" w:color="auto" w:fill="FFFFFF"/>
        </w:rPr>
        <w:fldChar w:fldCharType="end"/>
      </w:r>
      <w:r w:rsidR="00885DDD" w:rsidRPr="00D23157">
        <w:rPr>
          <w:rFonts w:ascii="Times New Roman" w:hAnsi="Times New Roman" w:cs="Times New Roman"/>
          <w:bCs/>
          <w:color w:val="333333"/>
          <w:sz w:val="24"/>
          <w:szCs w:val="24"/>
          <w:shd w:val="clear" w:color="auto" w:fill="FFFFFF"/>
        </w:rPr>
        <w:t>.</w:t>
      </w:r>
      <w:r w:rsidRPr="00D23157">
        <w:rPr>
          <w:rFonts w:ascii="Times New Roman" w:hAnsi="Times New Roman" w:cs="Times New Roman"/>
          <w:sz w:val="24"/>
          <w:szCs w:val="24"/>
        </w:rPr>
        <w:t xml:space="preserve"> </w:t>
      </w:r>
      <w:r w:rsidR="00C1199C" w:rsidRPr="00D23157">
        <w:rPr>
          <w:rFonts w:ascii="Times New Roman" w:hAnsi="Times New Roman" w:cs="Times New Roman"/>
          <w:sz w:val="24"/>
          <w:szCs w:val="24"/>
        </w:rPr>
        <w:t>This achievement of his life gave him confidence and he felt independent</w:t>
      </w:r>
      <w:r w:rsidR="00CD4AEF" w:rsidRPr="00D23157">
        <w:rPr>
          <w:rFonts w:ascii="Times New Roman" w:hAnsi="Times New Roman" w:cs="Times New Roman"/>
          <w:sz w:val="24"/>
          <w:szCs w:val="24"/>
        </w:rPr>
        <w:t>.</w:t>
      </w:r>
      <w:r w:rsidR="00C1199C" w:rsidRPr="00D23157">
        <w:rPr>
          <w:rFonts w:ascii="Times New Roman" w:hAnsi="Times New Roman" w:cs="Times New Roman"/>
          <w:sz w:val="24"/>
          <w:szCs w:val="24"/>
        </w:rPr>
        <w:t xml:space="preserve"> He came to know that his mother lived in London and he decided to go to London to meet his mother.</w:t>
      </w:r>
      <w:r w:rsidR="007A142A" w:rsidRPr="00D23157">
        <w:rPr>
          <w:rFonts w:ascii="Times New Roman" w:hAnsi="Times New Roman" w:cs="Times New Roman"/>
          <w:sz w:val="24"/>
          <w:szCs w:val="24"/>
        </w:rPr>
        <w:t xml:space="preserve"> </w:t>
      </w:r>
      <w:r w:rsidR="00487EAF" w:rsidRPr="00D23157">
        <w:rPr>
          <w:rFonts w:ascii="Times New Roman" w:hAnsi="Times New Roman" w:cs="Times New Roman"/>
          <w:sz w:val="24"/>
          <w:szCs w:val="24"/>
        </w:rPr>
        <w:t xml:space="preserve">His journey from his home town to London was the peak of his independence. </w:t>
      </w:r>
      <w:r w:rsidR="00D90620" w:rsidRPr="00D23157">
        <w:rPr>
          <w:rFonts w:ascii="Times New Roman" w:hAnsi="Times New Roman" w:cs="Times New Roman"/>
          <w:sz w:val="24"/>
          <w:szCs w:val="24"/>
        </w:rPr>
        <w:t>He was all alone in his journey and was able to absorb the surroundings in a much different way. The difficulties of the journey tested his abilities and gave him a new level of confidence.</w:t>
      </w:r>
      <w:r w:rsidR="004F0006" w:rsidRPr="00D23157">
        <w:rPr>
          <w:rFonts w:ascii="Times New Roman" w:hAnsi="Times New Roman" w:cs="Times New Roman"/>
          <w:sz w:val="24"/>
          <w:szCs w:val="24"/>
        </w:rPr>
        <w:t xml:space="preserve"> As he wrote</w:t>
      </w:r>
      <w:r w:rsidR="00D90620" w:rsidRPr="00D23157">
        <w:rPr>
          <w:rFonts w:ascii="Times New Roman" w:hAnsi="Times New Roman" w:cs="Times New Roman"/>
          <w:sz w:val="24"/>
          <w:szCs w:val="24"/>
        </w:rPr>
        <w:t xml:space="preserve"> </w:t>
      </w:r>
      <w:r w:rsidR="004F0006" w:rsidRPr="00D23157">
        <w:rPr>
          <w:rFonts w:ascii="Times New Roman" w:hAnsi="Times New Roman" w:cs="Times New Roman"/>
          <w:bCs/>
          <w:color w:val="333333"/>
          <w:sz w:val="24"/>
          <w:szCs w:val="24"/>
          <w:shd w:val="clear" w:color="auto" w:fill="FFFFFF"/>
        </w:rPr>
        <w:t xml:space="preserve">"And I know I can do this because I went to London on my own and because I solved the mystery of </w:t>
      </w:r>
      <w:r w:rsidR="004F0006" w:rsidRPr="00D23157">
        <w:rPr>
          <w:rFonts w:ascii="Times New Roman" w:hAnsi="Times New Roman" w:cs="Times New Roman"/>
          <w:bCs/>
          <w:iCs/>
          <w:color w:val="333333"/>
          <w:sz w:val="24"/>
          <w:szCs w:val="24"/>
          <w:shd w:val="clear" w:color="auto" w:fill="FFFFFF"/>
        </w:rPr>
        <w:t>Who Killed Wellington</w:t>
      </w:r>
      <w:r w:rsidR="004F0006" w:rsidRPr="00D23157">
        <w:rPr>
          <w:rFonts w:ascii="Times New Roman" w:hAnsi="Times New Roman" w:cs="Times New Roman"/>
          <w:bCs/>
          <w:color w:val="333333"/>
          <w:sz w:val="24"/>
          <w:szCs w:val="24"/>
          <w:shd w:val="clear" w:color="auto" w:fill="FFFFFF"/>
        </w:rPr>
        <w:t>? And I found my mother and I was brave and I wrote a book and that means I can do anything.</w:t>
      </w:r>
      <w:r w:rsidR="00885DDD" w:rsidRPr="00D23157">
        <w:rPr>
          <w:rFonts w:ascii="Times New Roman" w:hAnsi="Times New Roman" w:cs="Times New Roman"/>
          <w:bCs/>
          <w:color w:val="333333"/>
          <w:sz w:val="24"/>
          <w:szCs w:val="24"/>
          <w:shd w:val="clear" w:color="auto" w:fill="FFFFFF"/>
        </w:rPr>
        <w:t>”</w:t>
      </w:r>
      <w:r w:rsidR="004F0006" w:rsidRPr="00D23157">
        <w:rPr>
          <w:rFonts w:ascii="Times New Roman" w:hAnsi="Times New Roman" w:cs="Times New Roman"/>
          <w:bCs/>
          <w:color w:val="333333"/>
          <w:sz w:val="24"/>
          <w:szCs w:val="24"/>
          <w:shd w:val="clear" w:color="auto" w:fill="FFFFFF"/>
        </w:rPr>
        <w:t xml:space="preserve"> </w:t>
      </w:r>
      <w:r w:rsidR="004032CE" w:rsidRPr="00D23157">
        <w:rPr>
          <w:rFonts w:ascii="Times New Roman" w:hAnsi="Times New Roman" w:cs="Times New Roman"/>
          <w:bCs/>
          <w:color w:val="333333"/>
          <w:sz w:val="24"/>
          <w:szCs w:val="24"/>
          <w:shd w:val="clear" w:color="auto" w:fill="FFFFFF"/>
        </w:rPr>
        <w:fldChar w:fldCharType="begin"/>
      </w:r>
      <w:r w:rsidR="004032CE" w:rsidRPr="00D23157">
        <w:rPr>
          <w:rFonts w:ascii="Times New Roman" w:hAnsi="Times New Roman" w:cs="Times New Roman"/>
          <w:bCs/>
          <w:color w:val="333333"/>
          <w:sz w:val="24"/>
          <w:szCs w:val="24"/>
          <w:shd w:val="clear" w:color="auto" w:fill="FFFFFF"/>
        </w:rPr>
        <w:instrText xml:space="preserve"> ADDIN ZOTERO_ITEM CSL_CITATION {"citationID":"9Q5cOJS2","properties":{"formattedCitation":"(Haddon, 2003c)","plainCitation":"(Haddon, 2003c)","noteIndex":0},"citationItems":[{"id":1191,"uris":["http://zotero.org/users/local/s8f0QVnP/items/J3RAXHHJ"],"uri":["http://zotero.org/users/local/s8f0QVnP/items/J3RAXHHJ"],"itemData":{"id":1191,"type":"chapter","container-title":"The Curious Incident of the dog in the night time","edition":"First Edition","event-place":"London, UK","publisher":"Jonathan Cape","publisher-place":"London, UK","title":"Page 221","author":[{"family":"Haddon","given":"Mark"}],"issued":{"date-parts":[["2003",7,31]]}}}],"schema":"https://github.com/citation-style-language/schema/raw/master/csl-citation.json"} </w:instrText>
      </w:r>
      <w:r w:rsidR="004032CE" w:rsidRPr="00D23157">
        <w:rPr>
          <w:rFonts w:ascii="Times New Roman" w:hAnsi="Times New Roman" w:cs="Times New Roman"/>
          <w:bCs/>
          <w:color w:val="333333"/>
          <w:sz w:val="24"/>
          <w:szCs w:val="24"/>
          <w:shd w:val="clear" w:color="auto" w:fill="FFFFFF"/>
        </w:rPr>
        <w:fldChar w:fldCharType="separate"/>
      </w:r>
      <w:r w:rsidR="004032CE" w:rsidRPr="00D23157">
        <w:rPr>
          <w:rFonts w:ascii="Times New Roman" w:hAnsi="Times New Roman" w:cs="Times New Roman"/>
          <w:sz w:val="24"/>
          <w:szCs w:val="24"/>
        </w:rPr>
        <w:t>(Haddon, 2003c)</w:t>
      </w:r>
      <w:r w:rsidR="004032CE" w:rsidRPr="00D23157">
        <w:rPr>
          <w:rFonts w:ascii="Times New Roman" w:hAnsi="Times New Roman" w:cs="Times New Roman"/>
          <w:bCs/>
          <w:color w:val="333333"/>
          <w:sz w:val="24"/>
          <w:szCs w:val="24"/>
          <w:shd w:val="clear" w:color="auto" w:fill="FFFFFF"/>
        </w:rPr>
        <w:fldChar w:fldCharType="end"/>
      </w:r>
      <w:r w:rsidR="00885DDD" w:rsidRPr="00D23157">
        <w:rPr>
          <w:rFonts w:ascii="Times New Roman" w:hAnsi="Times New Roman" w:cs="Times New Roman"/>
          <w:bCs/>
          <w:color w:val="333333"/>
          <w:sz w:val="24"/>
          <w:szCs w:val="24"/>
          <w:shd w:val="clear" w:color="auto" w:fill="FFFFFF"/>
        </w:rPr>
        <w:t>.</w:t>
      </w:r>
    </w:p>
    <w:p w14:paraId="5DFC4AFF" w14:textId="77777777" w:rsidR="00702A07" w:rsidRPr="00D23157" w:rsidRDefault="00702A07" w:rsidP="0074040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2D61385" w14:textId="77777777" w:rsidR="00702A07" w:rsidRPr="00D23157" w:rsidRDefault="00702A07" w:rsidP="0074040C">
      <w:pPr>
        <w:spacing w:line="480" w:lineRule="auto"/>
        <w:jc w:val="both"/>
        <w:rPr>
          <w:rFonts w:ascii="Times New Roman" w:hAnsi="Times New Roman" w:cs="Times New Roman"/>
          <w:bCs/>
          <w:color w:val="333333"/>
          <w:sz w:val="24"/>
          <w:szCs w:val="24"/>
          <w:shd w:val="clear" w:color="auto" w:fill="FFFFFF"/>
        </w:rPr>
      </w:pPr>
    </w:p>
    <w:p w14:paraId="061E3D33" w14:textId="77777777" w:rsidR="00CD4AEF" w:rsidRPr="00D23157" w:rsidRDefault="00CD4AEF" w:rsidP="0074040C">
      <w:pPr>
        <w:spacing w:line="480" w:lineRule="auto"/>
        <w:jc w:val="both"/>
        <w:rPr>
          <w:rFonts w:ascii="Times New Roman" w:hAnsi="Times New Roman" w:cs="Times New Roman"/>
          <w:bCs/>
          <w:color w:val="333333"/>
          <w:sz w:val="24"/>
          <w:szCs w:val="24"/>
          <w:shd w:val="clear" w:color="auto" w:fill="FFFFFF"/>
        </w:rPr>
      </w:pPr>
    </w:p>
    <w:p w14:paraId="59B7AAF5" w14:textId="77777777" w:rsidR="00045D31" w:rsidRPr="00D23157" w:rsidRDefault="00C643D4" w:rsidP="00045D31">
      <w:pPr>
        <w:spacing w:line="480" w:lineRule="auto"/>
        <w:jc w:val="center"/>
        <w:rPr>
          <w:rFonts w:ascii="Times New Roman" w:hAnsi="Times New Roman" w:cs="Times New Roman"/>
          <w:b/>
          <w:bCs/>
          <w:color w:val="333333"/>
          <w:sz w:val="24"/>
          <w:szCs w:val="24"/>
          <w:shd w:val="clear" w:color="auto" w:fill="FFFFFF"/>
        </w:rPr>
      </w:pPr>
      <w:r w:rsidRPr="00D23157">
        <w:rPr>
          <w:rFonts w:ascii="Times New Roman" w:hAnsi="Times New Roman" w:cs="Times New Roman"/>
          <w:b/>
          <w:bCs/>
          <w:color w:val="333333"/>
          <w:sz w:val="24"/>
          <w:szCs w:val="24"/>
          <w:shd w:val="clear" w:color="auto" w:fill="FFFFFF"/>
        </w:rPr>
        <w:lastRenderedPageBreak/>
        <w:t>References</w:t>
      </w:r>
    </w:p>
    <w:p w14:paraId="76266A71" w14:textId="77777777" w:rsidR="00045D31" w:rsidRPr="00D23157" w:rsidRDefault="00C643D4" w:rsidP="00045D31">
      <w:pPr>
        <w:pStyle w:val="Bibliography"/>
        <w:rPr>
          <w:rFonts w:ascii="Times New Roman" w:hAnsi="Times New Roman" w:cs="Times New Roman"/>
          <w:sz w:val="24"/>
        </w:rPr>
      </w:pPr>
      <w:r w:rsidRPr="00D23157">
        <w:rPr>
          <w:b/>
          <w:bCs/>
          <w:color w:val="333333"/>
          <w:shd w:val="clear" w:color="auto" w:fill="FFFFFF"/>
        </w:rPr>
        <w:fldChar w:fldCharType="begin"/>
      </w:r>
      <w:r w:rsidRPr="00D23157">
        <w:rPr>
          <w:b/>
          <w:bCs/>
          <w:color w:val="333333"/>
          <w:shd w:val="clear" w:color="auto" w:fill="FFFFFF"/>
        </w:rPr>
        <w:instrText xml:space="preserve"> ADDIN ZOTERO_BIBL {"uncited":[],"omitted":[],"custom":[]} CSL_BIBLIOGRAPHY </w:instrText>
      </w:r>
      <w:r w:rsidRPr="00D23157">
        <w:rPr>
          <w:b/>
          <w:bCs/>
          <w:color w:val="333333"/>
          <w:shd w:val="clear" w:color="auto" w:fill="FFFFFF"/>
        </w:rPr>
        <w:fldChar w:fldCharType="separate"/>
      </w:r>
      <w:r w:rsidRPr="00D23157">
        <w:rPr>
          <w:rFonts w:ascii="Times New Roman" w:hAnsi="Times New Roman" w:cs="Times New Roman"/>
          <w:sz w:val="24"/>
        </w:rPr>
        <w:t xml:space="preserve">Haddon, M. (2003a). Page 44. In </w:t>
      </w:r>
      <w:r w:rsidRPr="00D23157">
        <w:rPr>
          <w:rFonts w:ascii="Times New Roman" w:hAnsi="Times New Roman" w:cs="Times New Roman"/>
          <w:i/>
          <w:iCs/>
          <w:sz w:val="24"/>
        </w:rPr>
        <w:t>The Curious Incident of the dog in the night time</w:t>
      </w:r>
      <w:r w:rsidRPr="00D23157">
        <w:rPr>
          <w:rFonts w:ascii="Times New Roman" w:hAnsi="Times New Roman" w:cs="Times New Roman"/>
          <w:sz w:val="24"/>
        </w:rPr>
        <w:t xml:space="preserve"> (First Edition). London, UK: Jonathan Cape.</w:t>
      </w:r>
    </w:p>
    <w:p w14:paraId="3ACE7167" w14:textId="77777777" w:rsidR="00045D31" w:rsidRPr="00D23157" w:rsidRDefault="00C643D4" w:rsidP="00045D31">
      <w:pPr>
        <w:pStyle w:val="Bibliography"/>
        <w:rPr>
          <w:rFonts w:ascii="Times New Roman" w:hAnsi="Times New Roman" w:cs="Times New Roman"/>
          <w:sz w:val="24"/>
        </w:rPr>
      </w:pPr>
      <w:r w:rsidRPr="00D23157">
        <w:rPr>
          <w:rFonts w:ascii="Times New Roman" w:hAnsi="Times New Roman" w:cs="Times New Roman"/>
          <w:sz w:val="24"/>
        </w:rPr>
        <w:t xml:space="preserve">Haddon, M. (2003b). Page 112. In </w:t>
      </w:r>
      <w:r w:rsidRPr="00D23157">
        <w:rPr>
          <w:rFonts w:ascii="Times New Roman" w:hAnsi="Times New Roman" w:cs="Times New Roman"/>
          <w:i/>
          <w:iCs/>
          <w:sz w:val="24"/>
        </w:rPr>
        <w:t>The Curious Incident of the dog in the night time</w:t>
      </w:r>
      <w:r w:rsidRPr="00D23157">
        <w:rPr>
          <w:rFonts w:ascii="Times New Roman" w:hAnsi="Times New Roman" w:cs="Times New Roman"/>
          <w:sz w:val="24"/>
        </w:rPr>
        <w:t xml:space="preserve"> (First Edition). London, UK: Jonathan Cape.</w:t>
      </w:r>
    </w:p>
    <w:p w14:paraId="1CE15C1B" w14:textId="77777777" w:rsidR="00045D31" w:rsidRPr="00D23157" w:rsidRDefault="00C643D4" w:rsidP="00045D31">
      <w:pPr>
        <w:pStyle w:val="Bibliography"/>
        <w:rPr>
          <w:rFonts w:ascii="Times New Roman" w:hAnsi="Times New Roman" w:cs="Times New Roman"/>
          <w:sz w:val="24"/>
        </w:rPr>
      </w:pPr>
      <w:r w:rsidRPr="00D23157">
        <w:rPr>
          <w:rFonts w:ascii="Times New Roman" w:hAnsi="Times New Roman" w:cs="Times New Roman"/>
          <w:sz w:val="24"/>
        </w:rPr>
        <w:t xml:space="preserve">Haddon, M. (2003c). Page 221. In </w:t>
      </w:r>
      <w:r w:rsidRPr="00D23157">
        <w:rPr>
          <w:rFonts w:ascii="Times New Roman" w:hAnsi="Times New Roman" w:cs="Times New Roman"/>
          <w:i/>
          <w:iCs/>
          <w:sz w:val="24"/>
        </w:rPr>
        <w:t>The Curious Incident of the dog in the night time</w:t>
      </w:r>
      <w:r w:rsidRPr="00D23157">
        <w:rPr>
          <w:rFonts w:ascii="Times New Roman" w:hAnsi="Times New Roman" w:cs="Times New Roman"/>
          <w:sz w:val="24"/>
        </w:rPr>
        <w:t xml:space="preserve"> (First Edition). London, UK: Jonathan Cape.</w:t>
      </w:r>
    </w:p>
    <w:p w14:paraId="0C972990" w14:textId="77777777" w:rsidR="00045D31" w:rsidRPr="00045D31" w:rsidRDefault="00C643D4" w:rsidP="00045D31">
      <w:pPr>
        <w:spacing w:line="480" w:lineRule="auto"/>
        <w:jc w:val="center"/>
        <w:rPr>
          <w:rFonts w:ascii="Times New Roman" w:hAnsi="Times New Roman" w:cs="Times New Roman"/>
          <w:b/>
          <w:bCs/>
          <w:color w:val="333333"/>
          <w:sz w:val="24"/>
          <w:szCs w:val="24"/>
          <w:shd w:val="clear" w:color="auto" w:fill="FFFFFF"/>
        </w:rPr>
      </w:pPr>
      <w:r w:rsidRPr="00D23157">
        <w:rPr>
          <w:rFonts w:ascii="Times New Roman" w:hAnsi="Times New Roman" w:cs="Times New Roman"/>
          <w:b/>
          <w:bCs/>
          <w:color w:val="333333"/>
          <w:sz w:val="24"/>
          <w:szCs w:val="24"/>
          <w:shd w:val="clear" w:color="auto" w:fill="FFFFFF"/>
        </w:rPr>
        <w:fldChar w:fldCharType="end"/>
      </w:r>
    </w:p>
    <w:sectPr w:rsidR="00045D31" w:rsidRPr="00045D31">
      <w:headerReference w:type="default" r:id="rId6"/>
      <w:pgSz w:w="11906" w:h="16838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FA7557E" w14:textId="77777777" w:rsidR="00A92DE1" w:rsidRDefault="00A92DE1">
      <w:pPr>
        <w:spacing w:after="0" w:line="240" w:lineRule="auto"/>
      </w:pPr>
      <w:r>
        <w:separator/>
      </w:r>
    </w:p>
  </w:endnote>
  <w:endnote w:type="continuationSeparator" w:id="0">
    <w:p w14:paraId="0B30FD78" w14:textId="77777777" w:rsidR="00A92DE1" w:rsidRDefault="00A92DE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BE515EA" w14:textId="77777777" w:rsidR="00A92DE1" w:rsidRDefault="00A92DE1">
      <w:pPr>
        <w:spacing w:after="0" w:line="240" w:lineRule="auto"/>
      </w:pPr>
      <w:r>
        <w:separator/>
      </w:r>
    </w:p>
  </w:footnote>
  <w:footnote w:type="continuationSeparator" w:id="0">
    <w:p w14:paraId="794885AB" w14:textId="77777777" w:rsidR="00A92DE1" w:rsidRDefault="00A92DE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599094859"/>
      <w:docPartObj>
        <w:docPartGallery w:val="Page Numbers (Top of Page)"/>
        <w:docPartUnique/>
      </w:docPartObj>
    </w:sdtPr>
    <w:sdtEndPr>
      <w:rPr>
        <w:noProof/>
      </w:rPr>
    </w:sdtEndPr>
    <w:sdtContent>
      <w:p w14:paraId="7D9A2C03" w14:textId="3CDB3597" w:rsidR="00182BD9" w:rsidRPr="00182BD9" w:rsidRDefault="00884E63" w:rsidP="00182BD9">
        <w:pPr>
          <w:spacing w:line="480" w:lineRule="auto"/>
          <w:jc w:val="both"/>
          <w:rPr>
            <w:rFonts w:ascii="Times New Roman" w:hAnsi="Times New Roman" w:cs="Times New Roman"/>
            <w:sz w:val="24"/>
            <w:szCs w:val="24"/>
          </w:rPr>
        </w:pPr>
        <w:r>
          <w:rPr>
            <w:rFonts w:ascii="Times New Roman" w:hAnsi="Times New Roman" w:cs="Times New Roman"/>
            <w:sz w:val="24"/>
            <w:szCs w:val="24"/>
          </w:rPr>
          <w:t>ENGLISH</w:t>
        </w:r>
        <w:r w:rsidR="00C643D4">
          <w:rPr>
            <w:rFonts w:ascii="Times New Roman" w:hAnsi="Times New Roman" w:cs="Times New Roman"/>
            <w:sz w:val="24"/>
            <w:szCs w:val="24"/>
          </w:rPr>
          <w:tab/>
        </w:r>
        <w:r w:rsidR="00C643D4">
          <w:rPr>
            <w:rFonts w:ascii="Times New Roman" w:hAnsi="Times New Roman" w:cs="Times New Roman"/>
            <w:sz w:val="24"/>
            <w:szCs w:val="24"/>
          </w:rPr>
          <w:tab/>
        </w:r>
        <w:r w:rsidR="0016749F">
          <w:rPr>
            <w:rFonts w:ascii="Times New Roman" w:hAnsi="Times New Roman" w:cs="Times New Roman"/>
            <w:sz w:val="24"/>
            <w:szCs w:val="24"/>
          </w:rPr>
          <w:tab/>
        </w:r>
        <w:r w:rsidR="0016749F">
          <w:rPr>
            <w:rFonts w:ascii="Times New Roman" w:hAnsi="Times New Roman" w:cs="Times New Roman"/>
            <w:sz w:val="24"/>
            <w:szCs w:val="24"/>
          </w:rPr>
          <w:tab/>
        </w:r>
        <w:r w:rsidR="0016749F">
          <w:rPr>
            <w:rFonts w:ascii="Times New Roman" w:hAnsi="Times New Roman" w:cs="Times New Roman"/>
            <w:sz w:val="24"/>
            <w:szCs w:val="24"/>
          </w:rPr>
          <w:tab/>
        </w:r>
        <w:r w:rsidR="0016749F">
          <w:rPr>
            <w:rFonts w:ascii="Times New Roman" w:hAnsi="Times New Roman" w:cs="Times New Roman"/>
            <w:sz w:val="24"/>
            <w:szCs w:val="24"/>
          </w:rPr>
          <w:tab/>
        </w:r>
        <w:r w:rsidR="0016749F">
          <w:rPr>
            <w:rFonts w:ascii="Times New Roman" w:hAnsi="Times New Roman" w:cs="Times New Roman"/>
            <w:sz w:val="24"/>
            <w:szCs w:val="24"/>
          </w:rPr>
          <w:tab/>
        </w:r>
        <w:r w:rsidR="0016749F">
          <w:rPr>
            <w:rFonts w:ascii="Times New Roman" w:hAnsi="Times New Roman" w:cs="Times New Roman"/>
            <w:sz w:val="24"/>
            <w:szCs w:val="24"/>
          </w:rPr>
          <w:tab/>
        </w:r>
        <w:r w:rsidR="00C643D4">
          <w:rPr>
            <w:rFonts w:ascii="Times New Roman" w:hAnsi="Times New Roman" w:cs="Times New Roman"/>
            <w:sz w:val="24"/>
            <w:szCs w:val="24"/>
          </w:rPr>
          <w:tab/>
        </w:r>
        <w:r w:rsidR="00C643D4">
          <w:tab/>
        </w:r>
        <w:r w:rsidR="00C643D4">
          <w:tab/>
        </w:r>
        <w:r w:rsidR="00C643D4">
          <w:fldChar w:fldCharType="begin"/>
        </w:r>
        <w:r w:rsidR="00C643D4">
          <w:instrText xml:space="preserve"> PAGE   \* MERGEFORMAT </w:instrText>
        </w:r>
        <w:r w:rsidR="00C643D4">
          <w:fldChar w:fldCharType="separate"/>
        </w:r>
        <w:r w:rsidR="00D23157">
          <w:rPr>
            <w:noProof/>
          </w:rPr>
          <w:t>2</w:t>
        </w:r>
        <w:r w:rsidR="00C643D4">
          <w:rPr>
            <w:noProof/>
          </w:rPr>
          <w:fldChar w:fldCharType="end"/>
        </w:r>
      </w:p>
    </w:sdtContent>
  </w:sdt>
  <w:p w14:paraId="1E977943" w14:textId="77777777" w:rsidR="00182BD9" w:rsidRDefault="00182BD9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S2MDc2MTA2szA3tDRU0lEKTi0uzszPAykwqgUAuKW82iwAAAA="/>
  </w:docVars>
  <w:rsids>
    <w:rsidRoot w:val="00042107"/>
    <w:rsid w:val="00010D2B"/>
    <w:rsid w:val="00042107"/>
    <w:rsid w:val="00045D31"/>
    <w:rsid w:val="00046B28"/>
    <w:rsid w:val="000678DE"/>
    <w:rsid w:val="000A033F"/>
    <w:rsid w:val="000B02D9"/>
    <w:rsid w:val="000C67AB"/>
    <w:rsid w:val="000D079B"/>
    <w:rsid w:val="000D62BC"/>
    <w:rsid w:val="000E2C2F"/>
    <w:rsid w:val="001040EE"/>
    <w:rsid w:val="0016749F"/>
    <w:rsid w:val="00182BD9"/>
    <w:rsid w:val="00197632"/>
    <w:rsid w:val="001C7B09"/>
    <w:rsid w:val="00241D17"/>
    <w:rsid w:val="0027447E"/>
    <w:rsid w:val="002B5502"/>
    <w:rsid w:val="002E6A05"/>
    <w:rsid w:val="00300D7A"/>
    <w:rsid w:val="00303A9B"/>
    <w:rsid w:val="00326C09"/>
    <w:rsid w:val="00347DB9"/>
    <w:rsid w:val="00366EB3"/>
    <w:rsid w:val="00383BB3"/>
    <w:rsid w:val="003B2F6F"/>
    <w:rsid w:val="003C70A8"/>
    <w:rsid w:val="003E4222"/>
    <w:rsid w:val="004032CE"/>
    <w:rsid w:val="00426395"/>
    <w:rsid w:val="004546DB"/>
    <w:rsid w:val="00487EAF"/>
    <w:rsid w:val="00494346"/>
    <w:rsid w:val="004D1267"/>
    <w:rsid w:val="004E4DCE"/>
    <w:rsid w:val="004F0006"/>
    <w:rsid w:val="00517F1A"/>
    <w:rsid w:val="005752DB"/>
    <w:rsid w:val="00603C77"/>
    <w:rsid w:val="00681553"/>
    <w:rsid w:val="00702A07"/>
    <w:rsid w:val="00713BC0"/>
    <w:rsid w:val="0074040C"/>
    <w:rsid w:val="00781DE3"/>
    <w:rsid w:val="007A142A"/>
    <w:rsid w:val="007D0BC4"/>
    <w:rsid w:val="007D3063"/>
    <w:rsid w:val="00810A77"/>
    <w:rsid w:val="00845334"/>
    <w:rsid w:val="00884E63"/>
    <w:rsid w:val="00885DDD"/>
    <w:rsid w:val="008A72A7"/>
    <w:rsid w:val="008D628C"/>
    <w:rsid w:val="009267AE"/>
    <w:rsid w:val="00933557"/>
    <w:rsid w:val="0098077E"/>
    <w:rsid w:val="00982BE0"/>
    <w:rsid w:val="00992182"/>
    <w:rsid w:val="009D0F02"/>
    <w:rsid w:val="00A26EEF"/>
    <w:rsid w:val="00A92DE1"/>
    <w:rsid w:val="00AA0EA6"/>
    <w:rsid w:val="00B1505B"/>
    <w:rsid w:val="00B658CF"/>
    <w:rsid w:val="00B73AF1"/>
    <w:rsid w:val="00B97C9B"/>
    <w:rsid w:val="00BC28DC"/>
    <w:rsid w:val="00BD67DE"/>
    <w:rsid w:val="00C1199C"/>
    <w:rsid w:val="00C127A7"/>
    <w:rsid w:val="00C643D4"/>
    <w:rsid w:val="00CD4AEF"/>
    <w:rsid w:val="00D23157"/>
    <w:rsid w:val="00D264F1"/>
    <w:rsid w:val="00D439A2"/>
    <w:rsid w:val="00D90620"/>
    <w:rsid w:val="00DA2C12"/>
    <w:rsid w:val="00DA394F"/>
    <w:rsid w:val="00DA4E8F"/>
    <w:rsid w:val="00DD5C4B"/>
    <w:rsid w:val="00DE3988"/>
    <w:rsid w:val="00DF18DE"/>
    <w:rsid w:val="00E21198"/>
    <w:rsid w:val="00E25A7A"/>
    <w:rsid w:val="00E34BF4"/>
    <w:rsid w:val="00E42168"/>
    <w:rsid w:val="00ED73A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6264512"/>
  <w15:chartTrackingRefBased/>
  <w15:docId w15:val="{2F59ADCC-4EC6-406E-9B4F-76AEFF0839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link w:val="TitleChar"/>
    <w:qFormat/>
    <w:rsid w:val="000C67AB"/>
    <w:pPr>
      <w:spacing w:before="2400" w:after="0" w:line="480" w:lineRule="auto"/>
      <w:contextualSpacing/>
      <w:jc w:val="center"/>
    </w:pPr>
    <w:rPr>
      <w:rFonts w:ascii="Times New Roman" w:eastAsia="SimSun" w:hAnsi="Times New Roman" w:cs="Times New Roman"/>
      <w:kern w:val="24"/>
      <w:sz w:val="24"/>
      <w:szCs w:val="24"/>
      <w:lang w:val="en-US" w:eastAsia="ja-JP"/>
    </w:rPr>
  </w:style>
  <w:style w:type="character" w:customStyle="1" w:styleId="TitleChar">
    <w:name w:val="Title Char"/>
    <w:basedOn w:val="DefaultParagraphFont"/>
    <w:link w:val="Title"/>
    <w:rsid w:val="000C67AB"/>
    <w:rPr>
      <w:rFonts w:ascii="Times New Roman" w:eastAsia="SimSun" w:hAnsi="Times New Roman" w:cs="Times New Roman"/>
      <w:kern w:val="24"/>
      <w:sz w:val="24"/>
      <w:szCs w:val="24"/>
      <w:lang w:val="en-US" w:eastAsia="ja-JP"/>
    </w:rPr>
  </w:style>
  <w:style w:type="paragraph" w:customStyle="1" w:styleId="Title2">
    <w:name w:val="Title 2"/>
    <w:basedOn w:val="Normal"/>
    <w:uiPriority w:val="1"/>
    <w:qFormat/>
    <w:rsid w:val="000C67AB"/>
    <w:pPr>
      <w:spacing w:after="0" w:line="480" w:lineRule="auto"/>
      <w:jc w:val="center"/>
    </w:pPr>
    <w:rPr>
      <w:rFonts w:ascii="Times New Roman" w:eastAsia="SimSun" w:hAnsi="Times New Roman" w:cs="Times New Roman"/>
      <w:kern w:val="24"/>
      <w:sz w:val="24"/>
      <w:szCs w:val="24"/>
      <w:lang w:val="en-US" w:eastAsia="ja-JP"/>
    </w:rPr>
  </w:style>
  <w:style w:type="paragraph" w:styleId="Header">
    <w:name w:val="header"/>
    <w:basedOn w:val="Normal"/>
    <w:link w:val="HeaderChar"/>
    <w:uiPriority w:val="99"/>
    <w:unhideWhenUsed/>
    <w:rsid w:val="00182BD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82BD9"/>
  </w:style>
  <w:style w:type="paragraph" w:styleId="Footer">
    <w:name w:val="footer"/>
    <w:basedOn w:val="Normal"/>
    <w:link w:val="FooterChar"/>
    <w:uiPriority w:val="99"/>
    <w:unhideWhenUsed/>
    <w:rsid w:val="00182BD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82BD9"/>
  </w:style>
  <w:style w:type="paragraph" w:styleId="Bibliography">
    <w:name w:val="Bibliography"/>
    <w:basedOn w:val="Normal"/>
    <w:next w:val="Normal"/>
    <w:uiPriority w:val="37"/>
    <w:unhideWhenUsed/>
    <w:rsid w:val="00045D31"/>
    <w:pPr>
      <w:spacing w:after="0" w:line="480" w:lineRule="auto"/>
      <w:ind w:left="720" w:hanging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0B02D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B02D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B02D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B02D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B02D9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B02D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B02D9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</TotalTime>
  <Pages>4</Pages>
  <Words>979</Words>
  <Characters>5585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5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rning</dc:creator>
  <cp:lastModifiedBy>morning</cp:lastModifiedBy>
  <cp:revision>9</cp:revision>
  <dcterms:created xsi:type="dcterms:W3CDTF">2019-12-21T10:35:00Z</dcterms:created>
  <dcterms:modified xsi:type="dcterms:W3CDTF">2019-12-21T10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0"&gt;&lt;session id="IImnPPrr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